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6BB7EDC8" w:rsidR="0049447C" w:rsidRDefault="006838F9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arking App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07D9FAAE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838F9">
        <w:rPr>
          <w:rFonts w:ascii="Arial" w:hAnsi="Arial" w:cs="Arial"/>
          <w:sz w:val="24"/>
          <w:szCs w:val="24"/>
        </w:rPr>
        <w:t>7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012AF4D3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</w:t>
      </w:r>
      <w:r w:rsidR="00EA7F22">
        <w:rPr>
          <w:rFonts w:cs="Arial"/>
        </w:rPr>
        <w:t>ra alcançar uma vaga desejada</w:t>
      </w:r>
      <w:r w:rsidR="00753EEA">
        <w:rPr>
          <w:rFonts w:cs="Arial"/>
        </w:rPr>
        <w:t>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655F3923" w:rsidR="00E56ADD" w:rsidRPr="00EA7F22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 w:rsidR="00EA7F22">
        <w:rPr>
          <w:rFonts w:cs="Arial"/>
        </w:rPr>
        <w:t>I</w:t>
      </w:r>
      <w:r>
        <w:rPr>
          <w:rFonts w:cs="Arial"/>
        </w:rPr>
        <w:t xml:space="preserve">mplementar um aplicativo Android para auxiliar em vagas de estacionamento. </w:t>
      </w:r>
      <w:r w:rsidR="00EA7F22">
        <w:rPr>
          <w:rFonts w:cs="Arial"/>
        </w:rPr>
        <w:t>L</w:t>
      </w:r>
      <w:r>
        <w:rPr>
          <w:rFonts w:cs="Arial"/>
        </w:rPr>
        <w:t xml:space="preserve">ocalizar a posição atual do indivíduo, determinar se uma vaga está ocupada ou não, reservar e indicar o caminho para a vaga de estacionamento, armazenar a posição na qual o veículo foi estacionado. </w:t>
      </w:r>
      <w:r w:rsidR="00EA7F22">
        <w:rPr>
          <w:rFonts w:cs="Arial"/>
          <w:b/>
        </w:rPr>
        <w:t>Não é um objetivo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111FD7F9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0DAD2049" w14:textId="7DB6D72D" w:rsidR="00EA7F22" w:rsidRPr="00EA7F22" w:rsidRDefault="00EA7F22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Não é objetivo, isso é restrição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0FE19D43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63E59AE9" w14:textId="65919D26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</w:t>
      </w:r>
      <w:r w:rsidR="00EA7F22">
        <w:rPr>
          <w:rFonts w:cs="Arial"/>
        </w:rPr>
        <w:t>eço por hora são informadas</w:t>
      </w:r>
      <w:r>
        <w:rPr>
          <w:rFonts w:cs="Arial"/>
        </w:rPr>
        <w:t xml:space="preserve"> para o usuário.</w:t>
      </w:r>
    </w:p>
    <w:p w14:paraId="18E65642" w14:textId="0FB2BC27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lastRenderedPageBreak/>
        <w:t>A Prossiga, empresa de software e automação para estacionamentos, possui um software gerenciador de garagens que faz uso de diversos tipos de sensores instalados sob as vagas. O sistema é capaz de informar vagas livre</w:t>
      </w:r>
      <w:r w:rsidR="00EA7F22">
        <w:rPr>
          <w:rFonts w:cs="Arial"/>
        </w:rPr>
        <w:t>s</w:t>
      </w:r>
      <w:r>
        <w:rPr>
          <w:rFonts w:cs="Arial"/>
        </w:rPr>
        <w:t xml:space="preserve"> e ocupadas, bem como </w:t>
      </w:r>
      <w:r w:rsidRPr="00EA7F22">
        <w:rPr>
          <w:rFonts w:cs="Arial"/>
          <w:b/>
        </w:rPr>
        <w:t>controlar a maneira com que os veículos ocupam as vagas</w:t>
      </w:r>
      <w:r w:rsidR="00EA7F22">
        <w:rPr>
          <w:rFonts w:cs="Arial"/>
        </w:rPr>
        <w:t>(???)</w:t>
      </w:r>
      <w:r>
        <w:rPr>
          <w:rFonts w:cs="Arial"/>
        </w:rPr>
        <w:t xml:space="preserve">. Ele é capaz também de sugerir maneiras de economizar energia desligando a iluminação em locais não utilizados da garagem. </w:t>
      </w:r>
      <w:r w:rsidRPr="00EA7F22">
        <w:rPr>
          <w:rFonts w:cs="Arial"/>
          <w:b/>
        </w:rPr>
        <w:t>O ponto negativo</w:t>
      </w:r>
      <w:r>
        <w:rPr>
          <w:rFonts w:cs="Arial"/>
        </w:rPr>
        <w:t xml:space="preserve"> </w:t>
      </w:r>
      <w:r w:rsidR="00EA7F22">
        <w:rPr>
          <w:rFonts w:cs="Arial"/>
        </w:rPr>
        <w:t xml:space="preserve">(Pq negativo?) </w:t>
      </w:r>
      <w:r>
        <w:rPr>
          <w:rFonts w:cs="Arial"/>
        </w:rPr>
        <w:t>desta tecnologia é que ela está disponível apenas para o responsável do prédio.</w:t>
      </w:r>
    </w:p>
    <w:p w14:paraId="54D9D011" w14:textId="4C77EDC7" w:rsidR="00802777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  <w:spacing w:val="-5"/>
          <w:shd w:val="clear" w:color="auto" w:fill="FFFFFF"/>
        </w:rPr>
      </w:pPr>
      <w:r>
        <w:rPr>
          <w:rFonts w:cs="Arial"/>
          <w:color w:val="auto"/>
        </w:rPr>
        <w:t>A estância turística de Á</w:t>
      </w:r>
      <w:r w:rsidR="00802777" w:rsidRPr="000B1922">
        <w:rPr>
          <w:rFonts w:cs="Arial"/>
          <w:color w:val="auto"/>
        </w:rPr>
        <w:t xml:space="preserve">guas de São Pedro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multinacional de telefonia que usa a </w:t>
      </w:r>
      <w:r w:rsidR="00802777" w:rsidRPr="00EA7F22">
        <w:rPr>
          <w:rFonts w:cs="Arial"/>
          <w:b/>
          <w:color w:val="auto"/>
          <w:spacing w:val="-5"/>
          <w:shd w:val="clear" w:color="auto" w:fill="FFFFFF"/>
        </w:rPr>
        <w:t>pequena estância hid</w:t>
      </w:r>
      <w:r w:rsidR="000B1922" w:rsidRPr="00EA7F22">
        <w:rPr>
          <w:rFonts w:cs="Arial"/>
          <w:b/>
          <w:color w:val="auto"/>
          <w:spacing w:val="-5"/>
          <w:shd w:val="clear" w:color="auto" w:fill="FFFFFF"/>
        </w:rPr>
        <w:t>romineral</w:t>
      </w:r>
      <w:r>
        <w:rPr>
          <w:rFonts w:cs="Arial"/>
          <w:color w:val="auto"/>
          <w:spacing w:val="-5"/>
          <w:shd w:val="clear" w:color="auto" w:fill="FFFFFF"/>
        </w:rPr>
        <w:t>(Que?)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7DE5F9A9" w14:textId="343E03ED" w:rsidR="00EA7F22" w:rsidRPr="00EA7F22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auto"/>
        </w:rPr>
      </w:pPr>
      <w:r>
        <w:rPr>
          <w:rFonts w:cs="Arial"/>
          <w:b/>
          <w:color w:val="auto"/>
        </w:rPr>
        <w:t>Separar em sub tópicos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16B39E76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0154364B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072971D" w14:textId="4C201BA3" w:rsidR="006838F9" w:rsidRDefault="006838F9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solução deve permitir:</w:t>
      </w:r>
    </w:p>
    <w:p w14:paraId="74391985" w14:textId="77777777" w:rsidR="00D623D6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 usuários</w:t>
      </w:r>
      <w:r w:rsidR="00D623D6">
        <w:rPr>
          <w:rFonts w:cs="Arial"/>
        </w:rPr>
        <w:t xml:space="preserve"> </w:t>
      </w:r>
    </w:p>
    <w:p w14:paraId="438122C8" w14:textId="03C35097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</w:t>
      </w:r>
      <w:r w:rsidR="006838F9">
        <w:rPr>
          <w:rFonts w:cs="Arial"/>
        </w:rPr>
        <w:t xml:space="preserve"> estacionamentos com vagas e rotas</w:t>
      </w:r>
      <w:r>
        <w:rPr>
          <w:rFonts w:cs="Arial"/>
        </w:rPr>
        <w:t>, bem como editar um estacionamento e suas vagas e rotas</w:t>
      </w:r>
    </w:p>
    <w:p w14:paraId="6058DD8B" w14:textId="3C64BB2F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o usuário</w:t>
      </w:r>
      <w:r w:rsidR="0029312C">
        <w:rPr>
          <w:rFonts w:cs="Arial"/>
        </w:rPr>
        <w:t>,</w:t>
      </w:r>
      <w:r>
        <w:rPr>
          <w:rFonts w:cs="Arial"/>
        </w:rPr>
        <w:t xml:space="preserve"> escolher</w:t>
      </w:r>
      <w:r w:rsidR="006838F9">
        <w:rPr>
          <w:rFonts w:cs="Arial"/>
        </w:rPr>
        <w:t xml:space="preserve"> um estacionamento desejado</w:t>
      </w:r>
      <w:r w:rsidR="0029312C">
        <w:rPr>
          <w:rFonts w:cs="Arial"/>
        </w:rPr>
        <w:t>, bem c</w:t>
      </w:r>
      <w:r w:rsidR="006838F9">
        <w:rPr>
          <w:rFonts w:cs="Arial"/>
        </w:rPr>
        <w:t>omo uma vaga dentro desse estacionamento</w:t>
      </w:r>
    </w:p>
    <w:p w14:paraId="64A38646" w14:textId="062ACA10" w:rsidR="006838F9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a seleção de um estacionamento e vaga, traçar uma rota entre o usuário e o estacionamento</w:t>
      </w:r>
    </w:p>
    <w:p w14:paraId="50D13D55" w14:textId="2E43408D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ao estacionamento, traçar uma rota entre o usuário e a vaga</w:t>
      </w:r>
    </w:p>
    <w:p w14:paraId="7D3730D6" w14:textId="4EA9127A" w:rsidR="0029312C" w:rsidRPr="0029312C" w:rsidRDefault="00FB7AC0" w:rsidP="00FB7AC0">
      <w:pPr>
        <w:pStyle w:val="Palavras-chave"/>
        <w:numPr>
          <w:ilvl w:val="1"/>
          <w:numId w:val="4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lastRenderedPageBreak/>
        <w:t>Caso algum outro veículo estacione na vaga original antes do usuário, automaticamente escolher outra vaga mais próxima da</w:t>
      </w:r>
      <w:r w:rsidR="00F37614">
        <w:rPr>
          <w:rFonts w:cs="Arial"/>
        </w:rPr>
        <w:t xml:space="preserve"> vaga</w:t>
      </w:r>
      <w:r>
        <w:rPr>
          <w:rFonts w:cs="Arial"/>
        </w:rPr>
        <w:t xml:space="preserve"> original no mesmo estacionamento</w:t>
      </w:r>
    </w:p>
    <w:p w14:paraId="43805B81" w14:textId="37D27453" w:rsidR="00D623D6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à vaga, não permitir que outros usuários escolham a vaga ocupada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03D2C5BA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169A5165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FB7AC0">
        <w:rPr>
          <w:rFonts w:cs="Arial"/>
          <w:b/>
        </w:rPr>
        <w:t>Resultados</w:t>
      </w:r>
      <w:r>
        <w:rPr>
          <w:rFonts w:cs="Arial"/>
          <w:b/>
        </w:rPr>
        <w:t xml:space="preserve"> 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E66A716" w14:textId="69363B66" w:rsidR="00A72702" w:rsidRDefault="00F3761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Para atender à todas as funcionalidades esperadas para este projeto, foram desenvolvidos os seguintes recursos:</w:t>
      </w:r>
    </w:p>
    <w:p w14:paraId="6091AA8B" w14:textId="10CDCE44" w:rsidR="00C135E2" w:rsidRDefault="00C135E2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C135E2">
        <w:rPr>
          <w:rFonts w:cs="Arial"/>
          <w:b/>
        </w:rPr>
        <w:t>Ban</w:t>
      </w:r>
      <w:r>
        <w:rPr>
          <w:rFonts w:cs="Arial"/>
          <w:b/>
        </w:rPr>
        <w:t xml:space="preserve">co de Dados SQL: </w:t>
      </w:r>
      <w:r>
        <w:rPr>
          <w:rFonts w:cs="Arial"/>
        </w:rPr>
        <w:t>onde fica armazenadas todas as informações dos usuários, vagas e estacionamento. O banco de dados foi desenvolvido usando o SGBD (</w:t>
      </w:r>
      <w:r>
        <w:rPr>
          <w:rFonts w:cs="Arial"/>
          <w:color w:val="222222"/>
          <w:shd w:val="clear" w:color="auto" w:fill="FFFFFF"/>
        </w:rPr>
        <w:t>Sistema de Gerenciamento de Banco de Dados</w:t>
      </w:r>
      <w:r>
        <w:rPr>
          <w:rFonts w:cs="Arial"/>
        </w:rPr>
        <w:t>) Microsoft SQL Server a partir da ferramenta de ORM (</w:t>
      </w:r>
      <w:r w:rsidRPr="00C135E2">
        <w:rPr>
          <w:rFonts w:cs="Arial"/>
        </w:rPr>
        <w:t xml:space="preserve">Mapeamento </w:t>
      </w:r>
      <w:r>
        <w:rPr>
          <w:rFonts w:cs="Arial"/>
        </w:rPr>
        <w:t>O</w:t>
      </w:r>
      <w:r w:rsidRPr="00C135E2">
        <w:rPr>
          <w:rFonts w:cs="Arial"/>
        </w:rPr>
        <w:t>bjeto-</w:t>
      </w:r>
      <w:r>
        <w:rPr>
          <w:rFonts w:cs="Arial"/>
        </w:rPr>
        <w:t>R</w:t>
      </w:r>
      <w:r w:rsidRPr="00C135E2">
        <w:rPr>
          <w:rFonts w:cs="Arial"/>
        </w:rPr>
        <w:t>elacional</w:t>
      </w:r>
      <w:r>
        <w:rPr>
          <w:rFonts w:cs="Arial"/>
        </w:rPr>
        <w:t xml:space="preserve">) </w:t>
      </w:r>
      <w:r w:rsidRPr="00C135E2">
        <w:rPr>
          <w:rFonts w:cs="Arial"/>
        </w:rPr>
        <w:t>ADO.NET Entity Framework</w:t>
      </w:r>
      <w:r>
        <w:rPr>
          <w:rFonts w:cs="Arial"/>
        </w:rPr>
        <w:t xml:space="preserve"> presente na plataforma .NET. Abaixo, segue o MER (Modelo Entidade Relacionamento) do projeto:</w:t>
      </w:r>
    </w:p>
    <w:p w14:paraId="61A649F5" w14:textId="77777777" w:rsidR="00D437CE" w:rsidRDefault="00D437CE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>
        <w:rPr>
          <w:noProof/>
        </w:rPr>
        <w:drawing>
          <wp:inline distT="0" distB="0" distL="0" distR="0" wp14:anchorId="72128828" wp14:editId="2E11D3BF">
            <wp:extent cx="4172594" cy="2727297"/>
            <wp:effectExtent l="0" t="0" r="0" b="0"/>
            <wp:docPr id="37" name="Imagem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01356" cy="27460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CD556" w14:textId="06B069AA" w:rsidR="00D437CE" w:rsidRDefault="00D437CE" w:rsidP="00D437CE">
      <w:pPr>
        <w:pStyle w:val="Palavras-chave"/>
        <w:spacing w:after="0" w:line="360" w:lineRule="auto"/>
        <w:jc w:val="center"/>
        <w:rPr>
          <w:rFonts w:cs="Arial"/>
          <w:b/>
        </w:rPr>
      </w:pPr>
      <w:r>
        <w:rPr>
          <w:rFonts w:cs="Arial"/>
          <w:b/>
        </w:rPr>
        <w:t>Figura: Modelo Entidade Relacionamento do banco de dados do projeto.</w:t>
      </w:r>
    </w:p>
    <w:p w14:paraId="38D257B4" w14:textId="77777777" w:rsidR="00D437CE" w:rsidRDefault="00D437CE" w:rsidP="00D437CE">
      <w:pPr>
        <w:pStyle w:val="Palavras-chave"/>
        <w:spacing w:after="0" w:line="360" w:lineRule="auto"/>
        <w:jc w:val="center"/>
        <w:rPr>
          <w:rFonts w:cs="Arial"/>
          <w:b/>
        </w:rPr>
      </w:pPr>
    </w:p>
    <w:p w14:paraId="7C9CD9B9" w14:textId="437025F4" w:rsidR="00F37614" w:rsidRDefault="00F37614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 w:rsidRPr="00F37614">
        <w:rPr>
          <w:rFonts w:cs="Arial"/>
          <w:b/>
        </w:rPr>
        <w:lastRenderedPageBreak/>
        <w:t>Web API (</w:t>
      </w:r>
      <w:r w:rsidRPr="00F37614">
        <w:rPr>
          <w:rFonts w:cs="Arial"/>
          <w:b/>
          <w:color w:val="222222"/>
          <w:shd w:val="clear" w:color="auto" w:fill="FFFFFF"/>
        </w:rPr>
        <w:t>Application Programming Interface</w:t>
      </w:r>
      <w:r w:rsidRPr="00F37614">
        <w:rPr>
          <w:rFonts w:cs="Arial"/>
          <w:b/>
        </w:rPr>
        <w:t>):</w:t>
      </w:r>
      <w:r>
        <w:rPr>
          <w:rFonts w:cs="Arial"/>
          <w:b/>
        </w:rPr>
        <w:t xml:space="preserve"> </w:t>
      </w:r>
      <w:r>
        <w:rPr>
          <w:rFonts w:cs="Arial"/>
        </w:rPr>
        <w:t xml:space="preserve">Uma </w:t>
      </w:r>
      <w:r>
        <w:rPr>
          <w:rFonts w:cs="Arial"/>
          <w:color w:val="222222"/>
          <w:shd w:val="clear" w:color="auto" w:fill="FFFFFF"/>
        </w:rPr>
        <w:t>Interface de Programação de Aplicativos</w:t>
      </w:r>
      <w:r>
        <w:rPr>
          <w:rFonts w:cs="Arial"/>
          <w:color w:val="222222"/>
          <w:shd w:val="clear" w:color="auto" w:fill="FFFFFF"/>
        </w:rPr>
        <w:t xml:space="preserve"> em ambiente Web responsável por fazer a interligação entre os aplicativos </w:t>
      </w:r>
      <w:r w:rsidR="00C135E2">
        <w:rPr>
          <w:rFonts w:cs="Arial"/>
          <w:color w:val="222222"/>
          <w:shd w:val="clear" w:color="auto" w:fill="FFFFFF"/>
        </w:rPr>
        <w:t>F</w:t>
      </w:r>
      <w:r>
        <w:rPr>
          <w:rFonts w:cs="Arial"/>
          <w:color w:val="222222"/>
          <w:shd w:val="clear" w:color="auto" w:fill="FFFFFF"/>
        </w:rPr>
        <w:t>ront-</w:t>
      </w:r>
      <w:r w:rsidR="00C135E2">
        <w:rPr>
          <w:rFonts w:cs="Arial"/>
          <w:color w:val="222222"/>
          <w:shd w:val="clear" w:color="auto" w:fill="FFFFFF"/>
        </w:rPr>
        <w:t>E</w:t>
      </w:r>
      <w:r>
        <w:rPr>
          <w:rFonts w:cs="Arial"/>
          <w:color w:val="222222"/>
          <w:shd w:val="clear" w:color="auto" w:fill="FFFFFF"/>
        </w:rPr>
        <w:t xml:space="preserve">nd e </w:t>
      </w:r>
      <w:r w:rsidR="00C135E2">
        <w:rPr>
          <w:rFonts w:cs="Arial"/>
          <w:color w:val="222222"/>
          <w:shd w:val="clear" w:color="auto" w:fill="FFFFFF"/>
        </w:rPr>
        <w:t>o banco de dados</w:t>
      </w:r>
      <w:r>
        <w:rPr>
          <w:rFonts w:cs="Arial"/>
          <w:color w:val="222222"/>
          <w:shd w:val="clear" w:color="auto" w:fill="FFFFFF"/>
        </w:rPr>
        <w:t>.</w:t>
      </w:r>
      <w:r w:rsidR="00C135E2">
        <w:rPr>
          <w:rFonts w:cs="Arial"/>
          <w:color w:val="222222"/>
          <w:shd w:val="clear" w:color="auto" w:fill="FFFFFF"/>
        </w:rPr>
        <w:t xml:space="preserve"> Esta API foi desenvolvida usando o framework ASP.NET</w:t>
      </w:r>
      <w:r w:rsidR="00C135E2" w:rsidRPr="00C135E2">
        <w:rPr>
          <w:rFonts w:cs="Arial"/>
          <w:color w:val="222222"/>
          <w:shd w:val="clear" w:color="auto" w:fill="FFFFFF"/>
        </w:rPr>
        <w:t xml:space="preserve"> Web API</w:t>
      </w:r>
      <w:r w:rsidR="00C135E2">
        <w:rPr>
          <w:rFonts w:cs="Arial"/>
          <w:color w:val="222222"/>
          <w:shd w:val="clear" w:color="auto" w:fill="FFFFFF"/>
        </w:rPr>
        <w:t>:</w:t>
      </w:r>
      <w:r w:rsidR="00C135E2" w:rsidRPr="00C135E2">
        <w:rPr>
          <w:rFonts w:cs="Arial"/>
          <w:color w:val="222222"/>
          <w:shd w:val="clear" w:color="auto" w:fill="FFFFFF"/>
        </w:rPr>
        <w:t xml:space="preserve"> uma estrutura que facilita a criação de serviços HTTP </w:t>
      </w:r>
      <w:r w:rsidR="00C135E2">
        <w:rPr>
          <w:rFonts w:cs="Arial"/>
          <w:color w:val="222222"/>
          <w:shd w:val="clear" w:color="auto" w:fill="FFFFFF"/>
        </w:rPr>
        <w:t>compatível com</w:t>
      </w:r>
      <w:r w:rsidR="00C135E2" w:rsidRPr="00C135E2">
        <w:rPr>
          <w:rFonts w:cs="Arial"/>
          <w:color w:val="222222"/>
          <w:shd w:val="clear" w:color="auto" w:fill="FFFFFF"/>
        </w:rPr>
        <w:t xml:space="preserve"> uma ampla </w:t>
      </w:r>
      <w:r w:rsidR="00C135E2">
        <w:rPr>
          <w:rFonts w:cs="Arial"/>
          <w:color w:val="222222"/>
          <w:shd w:val="clear" w:color="auto" w:fill="FFFFFF"/>
        </w:rPr>
        <w:t>quantidade</w:t>
      </w:r>
      <w:r w:rsidR="00C135E2" w:rsidRPr="00C135E2">
        <w:rPr>
          <w:rFonts w:cs="Arial"/>
          <w:color w:val="222222"/>
          <w:shd w:val="clear" w:color="auto" w:fill="FFFFFF"/>
        </w:rPr>
        <w:t xml:space="preserve"> de clientes</w:t>
      </w:r>
      <w:r w:rsidR="00C135E2">
        <w:rPr>
          <w:rFonts w:cs="Arial"/>
          <w:color w:val="222222"/>
          <w:shd w:val="clear" w:color="auto" w:fill="FFFFFF"/>
        </w:rPr>
        <w:t xml:space="preserve"> Web</w:t>
      </w:r>
      <w:r w:rsidR="00C135E2" w:rsidRPr="00C135E2">
        <w:rPr>
          <w:rFonts w:cs="Arial"/>
          <w:color w:val="222222"/>
          <w:shd w:val="clear" w:color="auto" w:fill="FFFFFF"/>
        </w:rPr>
        <w:t xml:space="preserve">, </w:t>
      </w:r>
      <w:r w:rsidR="00C135E2">
        <w:rPr>
          <w:rFonts w:cs="Arial"/>
          <w:color w:val="222222"/>
          <w:shd w:val="clear" w:color="auto" w:fill="FFFFFF"/>
        </w:rPr>
        <w:t>tais como</w:t>
      </w:r>
      <w:r w:rsidR="00C135E2" w:rsidRPr="00C135E2">
        <w:rPr>
          <w:rFonts w:cs="Arial"/>
          <w:color w:val="222222"/>
          <w:shd w:val="clear" w:color="auto" w:fill="FFFFFF"/>
        </w:rPr>
        <w:t xml:space="preserve"> navegadores e dispositivos móveis. </w:t>
      </w:r>
      <w:r w:rsidR="00C135E2">
        <w:rPr>
          <w:rFonts w:cs="Arial"/>
          <w:color w:val="222222"/>
          <w:shd w:val="clear" w:color="auto" w:fill="FFFFFF"/>
        </w:rPr>
        <w:t>Para permitir tal compatibilidade, esta API incorpora serviços</w:t>
      </w:r>
      <w:r w:rsidR="00C135E2" w:rsidRPr="00C135E2">
        <w:rPr>
          <w:rFonts w:cs="Arial"/>
          <w:color w:val="222222"/>
          <w:shd w:val="clear" w:color="auto" w:fill="FFFFFF"/>
        </w:rPr>
        <w:t xml:space="preserve"> RESTful</w:t>
      </w:r>
      <w:r w:rsidR="00D42C86">
        <w:rPr>
          <w:rFonts w:cs="Arial"/>
          <w:color w:val="222222"/>
          <w:shd w:val="clear" w:color="auto" w:fill="FFFFFF"/>
        </w:rPr>
        <w:t xml:space="preserve"> (</w:t>
      </w:r>
      <w:r w:rsidR="00D42C86" w:rsidRPr="00D42C86">
        <w:rPr>
          <w:rFonts w:cs="Arial"/>
          <w:color w:val="222222"/>
          <w:shd w:val="clear" w:color="auto" w:fill="FFFFFF"/>
        </w:rPr>
        <w:t>Transferência de Estado Representacional</w:t>
      </w:r>
      <w:r w:rsidR="00D42C86">
        <w:rPr>
          <w:rFonts w:cs="Arial"/>
          <w:color w:val="222222"/>
          <w:shd w:val="clear" w:color="auto" w:fill="FFFFFF"/>
        </w:rPr>
        <w:t>), tecnologia que disponibiliza acesso à métodos de manipulação e obtenção de dados em um servidor Web a partir de controladores de entidades</w:t>
      </w:r>
      <w:r w:rsidR="00DF665A">
        <w:rPr>
          <w:rFonts w:cs="Arial"/>
          <w:color w:val="222222"/>
          <w:shd w:val="clear" w:color="auto" w:fill="FFFFFF"/>
        </w:rPr>
        <w:t xml:space="preserve"> (MVC)</w:t>
      </w:r>
      <w:r w:rsidR="00D42C86">
        <w:rPr>
          <w:rFonts w:cs="Arial"/>
          <w:color w:val="222222"/>
          <w:shd w:val="clear" w:color="auto" w:fill="FFFFFF"/>
        </w:rPr>
        <w:t xml:space="preserve"> que representam os objetos do banco de dados</w:t>
      </w:r>
      <w:r w:rsidR="00DF665A">
        <w:rPr>
          <w:rFonts w:cs="Arial"/>
          <w:color w:val="222222"/>
          <w:shd w:val="clear" w:color="auto" w:fill="FFFFFF"/>
        </w:rPr>
        <w:t xml:space="preserve"> no formato JSON (Objeto Javascript)</w:t>
      </w:r>
      <w:r w:rsidR="00D42C86">
        <w:rPr>
          <w:rFonts w:cs="Arial"/>
          <w:color w:val="222222"/>
          <w:shd w:val="clear" w:color="auto" w:fill="FFFFFF"/>
        </w:rPr>
        <w:t>.</w:t>
      </w:r>
    </w:p>
    <w:p w14:paraId="50C7291A" w14:textId="4C66141C" w:rsidR="00D42C86" w:rsidRDefault="00D42C86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Para ficar disponível na internet, a Web API foi hospedada no Serviço de Hospedagem Microsoft Azure. O Azure é </w:t>
      </w:r>
      <w:r w:rsidRPr="00D42C86">
        <w:rPr>
          <w:rFonts w:cs="Arial"/>
          <w:color w:val="222222"/>
          <w:shd w:val="clear" w:color="auto" w:fill="FFFFFF"/>
        </w:rPr>
        <w:t>plataforma destinada à execução de aplicativos e serviços, baseada nos conceitos da computação em nuvem</w:t>
      </w:r>
      <w:r>
        <w:rPr>
          <w:rFonts w:cs="Arial"/>
          <w:color w:val="222222"/>
          <w:shd w:val="clear" w:color="auto" w:fill="FFFFFF"/>
        </w:rPr>
        <w:t>. A licença utilizada para consumir este serviço foi disponibilizada pela UTFPR a partir do programa Microsoft Imagine.</w:t>
      </w:r>
    </w:p>
    <w:p w14:paraId="031E4BE5" w14:textId="2DC200DC" w:rsidR="00D42C86" w:rsidRDefault="00AE3B9F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</w:t>
      </w:r>
      <w:r w:rsidR="00D42C86">
        <w:rPr>
          <w:rFonts w:cs="Arial"/>
          <w:color w:val="222222"/>
          <w:shd w:val="clear" w:color="auto" w:fill="FFFFFF"/>
        </w:rPr>
        <w:t xml:space="preserve">s principais funções desta API é </w:t>
      </w:r>
      <w:r>
        <w:rPr>
          <w:rFonts w:cs="Arial"/>
          <w:color w:val="222222"/>
          <w:shd w:val="clear" w:color="auto" w:fill="FFFFFF"/>
        </w:rPr>
        <w:t xml:space="preserve">atender às requisições feitas pelo programa que monitora as vagas de estacionamento através dos sensores instalados no Arduino; às requisições do </w:t>
      </w:r>
      <w:r w:rsidRPr="00AE3B9F">
        <w:rPr>
          <w:rFonts w:cs="Arial"/>
          <w:color w:val="222222"/>
          <w:shd w:val="clear" w:color="auto" w:fill="FFFFFF"/>
        </w:rPr>
        <w:t>Módulo Web de Edição de Estacionamento</w:t>
      </w:r>
      <w:r>
        <w:rPr>
          <w:rFonts w:cs="Arial"/>
          <w:color w:val="222222"/>
          <w:shd w:val="clear" w:color="auto" w:fill="FFFFFF"/>
        </w:rPr>
        <w:t xml:space="preserve"> referentes à manipulação dos cadastros de vagas e plantas de estacionamentos; e, às requisições do aplicativo móvel referente </w:t>
      </w:r>
      <w:r w:rsidR="00A7727C">
        <w:rPr>
          <w:rFonts w:cs="Arial"/>
          <w:color w:val="222222"/>
          <w:shd w:val="clear" w:color="auto" w:fill="FFFFFF"/>
        </w:rPr>
        <w:t>a</w:t>
      </w:r>
      <w:r>
        <w:rPr>
          <w:rFonts w:cs="Arial"/>
          <w:color w:val="222222"/>
          <w:shd w:val="clear" w:color="auto" w:fill="FFFFFF"/>
        </w:rPr>
        <w:t xml:space="preserve"> pesquisas, </w:t>
      </w:r>
      <w:r w:rsidRPr="00AE3B9F">
        <w:rPr>
          <w:rFonts w:cs="Arial"/>
          <w:i/>
          <w:color w:val="222222"/>
          <w:shd w:val="clear" w:color="auto" w:fill="FFFFFF"/>
        </w:rPr>
        <w:t>logon</w:t>
      </w:r>
      <w:r>
        <w:rPr>
          <w:rFonts w:cs="Arial"/>
          <w:color w:val="222222"/>
          <w:shd w:val="clear" w:color="auto" w:fill="FFFFFF"/>
        </w:rPr>
        <w:t xml:space="preserve"> de usuário, trajetos, reservas e ocupações de vagas.</w:t>
      </w:r>
    </w:p>
    <w:p w14:paraId="1D46BF8D" w14:textId="6DB4CD45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O funcionamento da API pode ser entendida a partir do diagrama a seguir:</w:t>
      </w:r>
    </w:p>
    <w:p w14:paraId="4C33C5B4" w14:textId="2C193331" w:rsidR="00DF665A" w:rsidRDefault="006A5E8F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noProof/>
          <w:color w:val="222222"/>
        </w:rPr>
        <mc:AlternateContent>
          <mc:Choice Requires="wpg">
            <w:drawing>
              <wp:anchor distT="0" distB="0" distL="114300" distR="114300" simplePos="0" relativeHeight="251678720" behindDoc="0" locked="0" layoutInCell="1" allowOverlap="1" wp14:anchorId="5DCD9BA4" wp14:editId="383B6FA8">
                <wp:simplePos x="0" y="0"/>
                <wp:positionH relativeFrom="column">
                  <wp:posOffset>1360915</wp:posOffset>
                </wp:positionH>
                <wp:positionV relativeFrom="paragraph">
                  <wp:posOffset>4224</wp:posOffset>
                </wp:positionV>
                <wp:extent cx="3896140" cy="2798307"/>
                <wp:effectExtent l="0" t="0" r="9525" b="21590"/>
                <wp:wrapNone/>
                <wp:docPr id="36" name="Agrupar 3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96140" cy="2798307"/>
                          <a:chOff x="0" y="0"/>
                          <a:chExt cx="3896140" cy="2798307"/>
                        </a:xfrm>
                      </wpg:grpSpPr>
                      <wps:wsp>
                        <wps:cNvPr id="18" name="Retângulo 18"/>
                        <wps:cNvSpPr/>
                        <wps:spPr>
                          <a:xfrm>
                            <a:off x="0" y="0"/>
                            <a:ext cx="3180080" cy="79121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46967678" w14:textId="77777777" w:rsidR="00DF665A" w:rsidRPr="00F26055" w:rsidRDefault="00DF665A" w:rsidP="00630845">
                              <w:pPr>
                                <w:spacing w:after="0"/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 xml:space="preserve">Cliente </w:t>
                              </w:r>
                            </w:p>
                            <w:p w14:paraId="4E331EE8" w14:textId="7BD11F2B" w:rsidR="00DF665A" w:rsidRPr="00F26055" w:rsidRDefault="00DF665A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(</w:t>
                              </w:r>
                              <w:r w:rsidR="00630845" w:rsidRPr="00F26055">
                                <w:rPr>
                                  <w:b/>
                                </w:rPr>
                                <w:t>Módulo</w:t>
                              </w:r>
                              <w:r w:rsidRPr="00F26055">
                                <w:rPr>
                                  <w:b/>
                                </w:rPr>
                                <w:t xml:space="preserve"> Web</w:t>
                              </w:r>
                              <w:r w:rsidR="00630845" w:rsidRPr="00F26055">
                                <w:rPr>
                                  <w:b/>
                                </w:rPr>
                                <w:t xml:space="preserve"> de Edição de Estacionamento</w:t>
                              </w:r>
                              <w:r w:rsidRPr="00F26055">
                                <w:rPr>
                                  <w:b/>
                                </w:rPr>
                                <w:t>, Aplicativo Móvel, Monitor de Vagas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Retângulo 20"/>
                        <wps:cNvSpPr/>
                        <wps:spPr>
                          <a:xfrm>
                            <a:off x="302150" y="1113183"/>
                            <a:ext cx="2661285" cy="301625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00FD63E6" w14:textId="285785BB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ASP.NET Web API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Retângulo 21"/>
                        <wps:cNvSpPr/>
                        <wps:spPr>
                          <a:xfrm>
                            <a:off x="1065475" y="1701579"/>
                            <a:ext cx="1136015" cy="46101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303C33D6" w14:textId="71FBD982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Entity Framewor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Retângulo 22"/>
                        <wps:cNvSpPr/>
                        <wps:spPr>
                          <a:xfrm>
                            <a:off x="532738" y="2480807"/>
                            <a:ext cx="2162175" cy="31750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71844AB5" w14:textId="71C81C7D" w:rsidR="00DF665A" w:rsidRPr="00F26055" w:rsidRDefault="00630845" w:rsidP="00DF665A">
                              <w:pPr>
                                <w:jc w:val="center"/>
                                <w:rPr>
                                  <w:b/>
                                </w:rPr>
                              </w:pPr>
                              <w:r w:rsidRPr="00F26055">
                                <w:rPr>
                                  <w:b/>
                                </w:rPr>
                                <w:t>Banco de Dados M</w:t>
                              </w:r>
                              <w:r w:rsidR="006A5E8F">
                                <w:rPr>
                                  <w:b/>
                                </w:rPr>
                                <w:t>S</w:t>
                              </w:r>
                              <w:r w:rsidRPr="00F26055">
                                <w:rPr>
                                  <w:b/>
                                </w:rPr>
                                <w:t xml:space="preserve"> SQ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1" name="Conector de Seta Reta 31"/>
                        <wps:cNvCnPr/>
                        <wps:spPr>
                          <a:xfrm>
                            <a:off x="1637969" y="2202511"/>
                            <a:ext cx="0" cy="269875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Conector de Seta Reta 32"/>
                        <wps:cNvCnPr/>
                        <wps:spPr>
                          <a:xfrm>
                            <a:off x="1598213" y="1423284"/>
                            <a:ext cx="0" cy="270344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Conector de Seta Reta 33"/>
                        <wps:cNvCnPr/>
                        <wps:spPr>
                          <a:xfrm>
                            <a:off x="1550505" y="834887"/>
                            <a:ext cx="0" cy="270344"/>
                          </a:xfrm>
                          <a:prstGeom prst="straightConnector1">
                            <a:avLst/>
                          </a:prstGeom>
                          <a:ln>
                            <a:headEnd type="triangle"/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4" name="Caixa de Texto 34"/>
                        <wps:cNvSpPr txBox="1"/>
                        <wps:spPr>
                          <a:xfrm>
                            <a:off x="1685677" y="2194560"/>
                            <a:ext cx="2210463" cy="2623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845B281" w14:textId="398B1153" w:rsidR="00F26055" w:rsidRDefault="00F26055">
                              <w:r>
                                <w:t>Usuário, Vaga, Estacionament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Caixa de Texto 35"/>
                        <wps:cNvSpPr txBox="1"/>
                        <wps:spPr>
                          <a:xfrm>
                            <a:off x="1582310" y="818984"/>
                            <a:ext cx="2210463" cy="26239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0DB140B" w14:textId="4F12BDFA" w:rsidR="00F26055" w:rsidRDefault="00F26055" w:rsidP="00F26055">
                              <w:r>
                                <w:t>JS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DCD9BA4" id="Agrupar 36" o:spid="_x0000_s1026" style="position:absolute;left:0;text-align:left;margin-left:107.15pt;margin-top:.35pt;width:306.8pt;height:220.35pt;z-index:251678720" coordsize="38961,2798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">
                <v:rect id="Retângulo 18" o:spid="_x0000_s1027" style="position:absolute;width:31800;height:79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" fillcolor="#4f81bd [3204]" strokecolor="#243f60 [1604]" strokeweight="2pt">
                  <v:textbox>
                    <w:txbxContent>
                      <w:p w14:paraId="46967678" w14:textId="77777777" w:rsidR="00DF665A" w:rsidRPr="00F26055" w:rsidRDefault="00DF665A" w:rsidP="00630845">
                        <w:pPr>
                          <w:spacing w:after="0"/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 xml:space="preserve">Cliente </w:t>
                        </w:r>
                      </w:p>
                      <w:p w14:paraId="4E331EE8" w14:textId="7BD11F2B" w:rsidR="00DF665A" w:rsidRPr="00F26055" w:rsidRDefault="00DF665A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(</w:t>
                        </w:r>
                        <w:r w:rsidR="00630845" w:rsidRPr="00F26055">
                          <w:rPr>
                            <w:b/>
                          </w:rPr>
                          <w:t>Módulo</w:t>
                        </w:r>
                        <w:r w:rsidRPr="00F26055">
                          <w:rPr>
                            <w:b/>
                          </w:rPr>
                          <w:t xml:space="preserve"> Web</w:t>
                        </w:r>
                        <w:r w:rsidR="00630845" w:rsidRPr="00F26055">
                          <w:rPr>
                            <w:b/>
                          </w:rPr>
                          <w:t xml:space="preserve"> de Edição de Estacionamento</w:t>
                        </w:r>
                        <w:r w:rsidRPr="00F26055">
                          <w:rPr>
                            <w:b/>
                          </w:rPr>
                          <w:t>, Aplicativo Móvel, Monitor de Vagas)</w:t>
                        </w:r>
                      </w:p>
                    </w:txbxContent>
                  </v:textbox>
                </v:rect>
                <v:rect id="Retângulo 20" o:spid="_x0000_s1028" style="position:absolute;left:3021;top:11131;width:26613;height:30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" fillcolor="#4f81bd [3204]" strokecolor="#243f60 [1604]" strokeweight="2pt">
                  <v:textbox>
                    <w:txbxContent>
                      <w:p w14:paraId="00FD63E6" w14:textId="285785BB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ASP.NET Web API</w:t>
                        </w:r>
                      </w:p>
                    </w:txbxContent>
                  </v:textbox>
                </v:rect>
                <v:rect id="Retângulo 21" o:spid="_x0000_s1029" style="position:absolute;left:10654;top:17015;width:11360;height:461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" fillcolor="#4f81bd [3204]" strokecolor="#243f60 [1604]" strokeweight="2pt">
                  <v:textbox>
                    <w:txbxContent>
                      <w:p w14:paraId="303C33D6" w14:textId="71FBD982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Entity Framework</w:t>
                        </w:r>
                      </w:p>
                    </w:txbxContent>
                  </v:textbox>
                </v:rect>
                <v:rect id="Retângulo 22" o:spid="_x0000_s1030" style="position:absolute;left:5327;top:24808;width:21622;height:317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" fillcolor="#4f81bd [3204]" strokecolor="#243f60 [1604]" strokeweight="2pt">
                  <v:textbox>
                    <w:txbxContent>
                      <w:p w14:paraId="71844AB5" w14:textId="71C81C7D" w:rsidR="00DF665A" w:rsidRPr="00F26055" w:rsidRDefault="00630845" w:rsidP="00DF665A">
                        <w:pPr>
                          <w:jc w:val="center"/>
                          <w:rPr>
                            <w:b/>
                          </w:rPr>
                        </w:pPr>
                        <w:r w:rsidRPr="00F26055">
                          <w:rPr>
                            <w:b/>
                          </w:rPr>
                          <w:t>Banco de Dados M</w:t>
                        </w:r>
                        <w:r w:rsidR="006A5E8F">
                          <w:rPr>
                            <w:b/>
                          </w:rPr>
                          <w:t>S</w:t>
                        </w:r>
                        <w:r w:rsidRPr="00F26055">
                          <w:rPr>
                            <w:b/>
                          </w:rPr>
                          <w:t xml:space="preserve"> SQL</w:t>
                        </w:r>
                      </w:p>
                    </w:txbxContent>
                  </v:textbox>
                </v:rect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Conector de Seta Reta 31" o:spid="_x0000_s1031" type="#_x0000_t32" style="position:absolute;left:16379;top:22025;width:0;height:269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" strokecolor="#4579b8 [3044]">
                  <v:stroke startarrow="block" endarrow="block"/>
                </v:shape>
                <v:shape id="Conector de Seta Reta 32" o:spid="_x0000_s1032" type="#_x0000_t32" style="position:absolute;left:15982;top:14232;width:0;height:27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" strokecolor="#4579b8 [3044]">
                  <v:stroke startarrow="block" endarrow="block"/>
                </v:shape>
                <v:shape id="Conector de Seta Reta 33" o:spid="_x0000_s1033" type="#_x0000_t32" style="position:absolute;left:15505;top:8348;width:0;height:270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" strokecolor="#4579b8 [3044]">
                  <v:stroke startarrow="block" endarrow="block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Caixa de Texto 34" o:spid="_x0000_s1034" type="#_x0000_t202" style="position:absolute;left:16856;top:21945;width:22105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" fillcolor="white [3201]" stroked="f" strokeweight=".5pt">
                  <v:textbox>
                    <w:txbxContent>
                      <w:p w14:paraId="6845B281" w14:textId="398B1153" w:rsidR="00F26055" w:rsidRDefault="00F26055">
                        <w:r>
                          <w:t>Usuário, Vaga, Estacionamento</w:t>
                        </w:r>
                      </w:p>
                    </w:txbxContent>
                  </v:textbox>
                </v:shape>
                <v:shape id="Caixa de Texto 35" o:spid="_x0000_s1035" type="#_x0000_t202" style="position:absolute;left:15823;top:8189;width:22104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" fillcolor="white [3201]" stroked="f" strokeweight=".5pt">
                  <v:textbox>
                    <w:txbxContent>
                      <w:p w14:paraId="60DB140B" w14:textId="4F12BDFA" w:rsidR="00F26055" w:rsidRDefault="00F26055" w:rsidP="00F26055">
                        <w:r>
                          <w:t>JSON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3860F2B2" w14:textId="6FEBDA66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38E330A9" w14:textId="20A5AE4F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5136C457" w14:textId="7EBB9A09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3AFAE5D4" w14:textId="634BAD13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D70270A" w14:textId="4A5F7A95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8DFA897" w14:textId="695A0163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1C9E0BB6" w14:textId="52E74769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4680A69A" w14:textId="38D6265F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B2D28BE" w14:textId="0D3E5758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03448069" w14:textId="0EAF943B" w:rsidR="00DF665A" w:rsidRDefault="00DF665A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7B6EB85A" w14:textId="268B2076" w:rsidR="00DF665A" w:rsidRDefault="00630845" w:rsidP="00630845">
      <w:pPr>
        <w:pStyle w:val="Palavras-chave"/>
        <w:spacing w:after="0" w:line="360" w:lineRule="auto"/>
        <w:ind w:firstLine="1134"/>
        <w:jc w:val="center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Representação do Funcionamento da Web API</w:t>
      </w:r>
    </w:p>
    <w:p w14:paraId="42691766" w14:textId="77777777" w:rsidR="00630845" w:rsidRDefault="00630845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222222"/>
          <w:shd w:val="clear" w:color="auto" w:fill="FFFFFF"/>
        </w:rPr>
      </w:pPr>
    </w:p>
    <w:p w14:paraId="42F5D58B" w14:textId="1D059D42" w:rsidR="00D42C86" w:rsidRDefault="00D42C86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222222"/>
          <w:shd w:val="clear" w:color="auto" w:fill="FFFFFF"/>
        </w:rPr>
      </w:pPr>
      <w:r w:rsidRPr="00D42C86">
        <w:rPr>
          <w:rFonts w:cs="Arial"/>
          <w:b/>
          <w:color w:val="222222"/>
          <w:shd w:val="clear" w:color="auto" w:fill="FFFFFF"/>
        </w:rPr>
        <w:t>Módulo Web de Edição de Estacionamento</w:t>
      </w:r>
      <w:r>
        <w:rPr>
          <w:rFonts w:cs="Arial"/>
          <w:b/>
          <w:color w:val="222222"/>
          <w:shd w:val="clear" w:color="auto" w:fill="FFFFFF"/>
        </w:rPr>
        <w:t xml:space="preserve">: </w:t>
      </w:r>
      <w:r w:rsidR="00AE3B9F" w:rsidRPr="00AE3B9F">
        <w:rPr>
          <w:rFonts w:cs="Arial"/>
          <w:color w:val="222222"/>
          <w:shd w:val="clear" w:color="auto" w:fill="FFFFFF"/>
        </w:rPr>
        <w:t>Constru</w:t>
      </w:r>
      <w:r w:rsidR="00AE3B9F">
        <w:rPr>
          <w:rFonts w:cs="Arial"/>
          <w:color w:val="222222"/>
          <w:shd w:val="clear" w:color="auto" w:fill="FFFFFF"/>
        </w:rPr>
        <w:t>ído na mesma estrutura que hospeda a Web API, este módulo é responsável por permitir o cadastro e manipulação de estacionamentos dos usuários. Por meio dele é possível:</w:t>
      </w:r>
    </w:p>
    <w:p w14:paraId="3EDAC7E7" w14:textId="4177174D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estacionamentos;</w:t>
      </w:r>
    </w:p>
    <w:p w14:paraId="7D7CFE0B" w14:textId="2DB602E0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e ligar pontos de caminhos dentro do estacionamento;</w:t>
      </w:r>
    </w:p>
    <w:p w14:paraId="23E25887" w14:textId="49A6EE12" w:rsidR="00AE3B9F" w:rsidRPr="00AE3B9F" w:rsidRDefault="00AE3B9F" w:rsidP="00AE3B9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vagas livres, especiais e de idosos;</w:t>
      </w:r>
    </w:p>
    <w:p w14:paraId="28A2D2B8" w14:textId="740C5108" w:rsidR="008D181F" w:rsidRDefault="00AE3B9F" w:rsidP="008D181F">
      <w:pPr>
        <w:pStyle w:val="Palavras-chave"/>
        <w:numPr>
          <w:ilvl w:val="0"/>
          <w:numId w:val="5"/>
        </w:numPr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AE3B9F">
        <w:rPr>
          <w:rFonts w:cs="Arial"/>
          <w:color w:val="222222"/>
          <w:shd w:val="clear" w:color="auto" w:fill="FFFFFF"/>
        </w:rPr>
        <w:t>Gerenciar planta do estacionamento.</w:t>
      </w:r>
    </w:p>
    <w:p w14:paraId="178D98EB" w14:textId="26F0971D" w:rsidR="008D181F" w:rsidRPr="008D181F" w:rsidRDefault="008D181F" w:rsidP="008D181F">
      <w:pPr>
        <w:pStyle w:val="Palavras-chave"/>
        <w:spacing w:after="0" w:line="360" w:lineRule="auto"/>
        <w:ind w:left="1494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 seguir, algumas imagens de fases do Módulo Web:</w:t>
      </w:r>
    </w:p>
    <w:p w14:paraId="6CE927C2" w14:textId="53C92380" w:rsidR="00AE3B9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 w:rsidRPr="008D181F">
        <w:rPr>
          <w:rFonts w:cs="Arial"/>
          <w:color w:val="222222"/>
          <w:shd w:val="clear" w:color="auto" w:fill="FFFFFF"/>
        </w:rPr>
        <w:drawing>
          <wp:inline distT="0" distB="0" distL="0" distR="0" wp14:anchorId="281AC8FA" wp14:editId="5AC36308">
            <wp:extent cx="5760085" cy="2915285"/>
            <wp:effectExtent l="0" t="0" r="0" b="0"/>
            <wp:docPr id="7" name="Espaço Reservado para Conteúdo 6">
              <a:extLst xmlns:a="http://schemas.openxmlformats.org/drawingml/2006/main">
                <a:ext uri="{FF2B5EF4-FFF2-40B4-BE49-F238E27FC236}">
                  <a16:creationId xmlns:a16="http://schemas.microsoft.com/office/drawing/2014/main" id="{CF811B2C-94CA-416A-A131-7707AC200799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Espaço Reservado para Conteúdo 6">
                      <a:extLst>
                        <a:ext uri="{FF2B5EF4-FFF2-40B4-BE49-F238E27FC236}">
                          <a16:creationId xmlns:a16="http://schemas.microsoft.com/office/drawing/2014/main" id="{CF811B2C-94CA-416A-A131-7707AC200799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915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63DA29" w14:textId="32E8EB65" w:rsidR="008D181F" w:rsidRPr="008D181F" w:rsidRDefault="008D181F" w:rsidP="008D181F">
      <w:pPr>
        <w:pStyle w:val="Palavras-chave"/>
        <w:spacing w:after="0" w:line="360" w:lineRule="auto"/>
        <w:jc w:val="center"/>
        <w:rPr>
          <w:rFonts w:cs="Arial"/>
          <w:b/>
          <w:color w:val="222222"/>
          <w:shd w:val="clear" w:color="auto" w:fill="FFFFFF"/>
        </w:rPr>
      </w:pPr>
      <w:r w:rsidRPr="008D181F">
        <w:rPr>
          <w:rFonts w:cs="Arial"/>
          <w:b/>
          <w:color w:val="222222"/>
          <w:shd w:val="clear" w:color="auto" w:fill="FFFFFF"/>
        </w:rPr>
        <w:t>Figura:</w:t>
      </w:r>
      <w:r>
        <w:rPr>
          <w:rFonts w:cs="Arial"/>
          <w:b/>
          <w:color w:val="222222"/>
          <w:shd w:val="clear" w:color="auto" w:fill="FFFFFF"/>
        </w:rPr>
        <w:t xml:space="preserve"> Tela de visualização de estacionamento do usuário. Ao clicar sobre um marcador vermelho que representa um estacionamento cadastrado, o usuário é levado a sua tela de edição.</w:t>
      </w:r>
    </w:p>
    <w:p w14:paraId="489BCCF1" w14:textId="3D974DB8" w:rsidR="008D181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</w:p>
    <w:p w14:paraId="708D53EC" w14:textId="6CA9D8EB" w:rsidR="008D181F" w:rsidRDefault="008D181F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4514A489" wp14:editId="480FC660">
            <wp:extent cx="5760085" cy="2705100"/>
            <wp:effectExtent l="0" t="0" r="0" b="0"/>
            <wp:docPr id="15" name="Espaço Reservado para Conteúdo 6">
              <a:extLst xmlns:a="http://schemas.openxmlformats.org/drawingml/2006/main">
                <a:ext uri="{FF2B5EF4-FFF2-40B4-BE49-F238E27FC236}">
                  <a16:creationId xmlns:a16="http://schemas.microsoft.com/office/drawing/2014/main" id="{9871442D-4BA4-458A-9694-01B92FC1CD13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Espaço Reservado para Conteúdo 6">
                      <a:extLst>
                        <a:ext uri="{FF2B5EF4-FFF2-40B4-BE49-F238E27FC236}">
                          <a16:creationId xmlns:a16="http://schemas.microsoft.com/office/drawing/2014/main" id="{9871442D-4BA4-458A-9694-01B92FC1CD13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705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F5D8A" w14:textId="7F6CD9DF" w:rsidR="00DF665A" w:rsidRPr="008D181F" w:rsidRDefault="00DF665A" w:rsidP="00DF665A">
      <w:pPr>
        <w:pStyle w:val="Palavras-chave"/>
        <w:spacing w:after="0" w:line="360" w:lineRule="auto"/>
        <w:jc w:val="center"/>
        <w:rPr>
          <w:rFonts w:cs="Arial"/>
          <w:b/>
          <w:color w:val="222222"/>
          <w:shd w:val="clear" w:color="auto" w:fill="FFFFFF"/>
        </w:rPr>
      </w:pPr>
      <w:r w:rsidRPr="008D181F">
        <w:rPr>
          <w:rFonts w:cs="Arial"/>
          <w:b/>
          <w:color w:val="222222"/>
          <w:shd w:val="clear" w:color="auto" w:fill="FFFFFF"/>
        </w:rPr>
        <w:t>Figura:</w:t>
      </w:r>
      <w:r>
        <w:rPr>
          <w:rFonts w:cs="Arial"/>
          <w:b/>
          <w:color w:val="222222"/>
          <w:shd w:val="clear" w:color="auto" w:fill="FFFFFF"/>
        </w:rPr>
        <w:t xml:space="preserve"> Tela de </w:t>
      </w:r>
      <w:r>
        <w:rPr>
          <w:rFonts w:cs="Arial"/>
          <w:b/>
          <w:color w:val="222222"/>
          <w:shd w:val="clear" w:color="auto" w:fill="FFFFFF"/>
        </w:rPr>
        <w:t>edição</w:t>
      </w:r>
      <w:r>
        <w:rPr>
          <w:rFonts w:cs="Arial"/>
          <w:b/>
          <w:color w:val="222222"/>
          <w:shd w:val="clear" w:color="auto" w:fill="FFFFFF"/>
        </w:rPr>
        <w:t xml:space="preserve"> de estacionamento do usuário. </w:t>
      </w:r>
      <w:r>
        <w:rPr>
          <w:rFonts w:cs="Arial"/>
          <w:b/>
          <w:color w:val="222222"/>
          <w:shd w:val="clear" w:color="auto" w:fill="FFFFFF"/>
        </w:rPr>
        <w:t>Nesta tela, o usuário pode demarcar os caminhos dentro do estacionamento, inserir vagas e posicionar a planta do estacionamento. Ao clicar sobre uma vaga, (ícones verdes – Vagas Livres, azuis -Vagas De Idosos, ou amarelos – Vagas Especiais) o usuário é levado até a tela de edição da vaga.</w:t>
      </w:r>
    </w:p>
    <w:p w14:paraId="722C6429" w14:textId="0410FA60" w:rsidR="008D181F" w:rsidRDefault="00DF665A" w:rsidP="00AE3B9F">
      <w:pPr>
        <w:pStyle w:val="Palavras-chave"/>
        <w:spacing w:after="0" w:line="360" w:lineRule="auto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drawing>
          <wp:inline distT="0" distB="0" distL="0" distR="0" wp14:anchorId="1A61ED86" wp14:editId="005942A4">
            <wp:extent cx="5760085" cy="2600325"/>
            <wp:effectExtent l="0" t="0" r="0" b="9525"/>
            <wp:docPr id="17" name="Imagem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60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F1D986" w14:textId="50C3769C" w:rsidR="00DF665A" w:rsidRPr="008D181F" w:rsidRDefault="00DF665A" w:rsidP="00DF665A">
      <w:pPr>
        <w:pStyle w:val="Palavras-chave"/>
        <w:spacing w:after="0" w:line="360" w:lineRule="auto"/>
        <w:jc w:val="center"/>
        <w:rPr>
          <w:rFonts w:cs="Arial"/>
          <w:b/>
          <w:color w:val="222222"/>
          <w:shd w:val="clear" w:color="auto" w:fill="FFFFFF"/>
        </w:rPr>
      </w:pPr>
      <w:r w:rsidRPr="008D181F">
        <w:rPr>
          <w:rFonts w:cs="Arial"/>
          <w:b/>
          <w:color w:val="222222"/>
          <w:shd w:val="clear" w:color="auto" w:fill="FFFFFF"/>
        </w:rPr>
        <w:t>Figura:</w:t>
      </w:r>
      <w:r>
        <w:rPr>
          <w:rFonts w:cs="Arial"/>
          <w:b/>
          <w:color w:val="222222"/>
          <w:shd w:val="clear" w:color="auto" w:fill="FFFFFF"/>
        </w:rPr>
        <w:t xml:space="preserve"> Tela de</w:t>
      </w:r>
      <w:r>
        <w:rPr>
          <w:rFonts w:cs="Arial"/>
          <w:b/>
          <w:color w:val="222222"/>
          <w:shd w:val="clear" w:color="auto" w:fill="FFFFFF"/>
        </w:rPr>
        <w:t>de Edição de Vaga. Ousuário pode optar por configurar a vaga como Livre, de Idoso ou Especial. Clicando em apagar, ele exclui a vaga do estacionamento. Clicando em salvar, ele salva as alterações e volta para tela de edição do estacionamento.</w:t>
      </w:r>
    </w:p>
    <w:p w14:paraId="73750AB8" w14:textId="1379BF46" w:rsidR="00AE3B9F" w:rsidRDefault="00AE3B9F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Aplicativo Móvel ParkingApp:</w:t>
      </w:r>
      <w:r w:rsidR="00A7727C">
        <w:rPr>
          <w:rFonts w:cs="Arial"/>
          <w:b/>
          <w:color w:val="222222"/>
          <w:shd w:val="clear" w:color="auto" w:fill="FFFFFF"/>
        </w:rPr>
        <w:t xml:space="preserve"> </w:t>
      </w:r>
      <w:bookmarkStart w:id="0" w:name="_Hlk500005180"/>
      <w:r w:rsidR="00A7727C" w:rsidRPr="00A7727C">
        <w:rPr>
          <w:rFonts w:cs="Arial"/>
          <w:color w:val="222222"/>
          <w:shd w:val="clear" w:color="auto" w:fill="FFFFFF"/>
        </w:rPr>
        <w:t>Aplicativo</w:t>
      </w:r>
      <w:r w:rsidR="00A7727C">
        <w:rPr>
          <w:rFonts w:cs="Arial"/>
          <w:b/>
          <w:color w:val="222222"/>
          <w:shd w:val="clear" w:color="auto" w:fill="FFFFFF"/>
        </w:rPr>
        <w:t xml:space="preserve"> </w:t>
      </w:r>
      <w:r w:rsidR="00A7727C" w:rsidRPr="00A7727C">
        <w:rPr>
          <w:rFonts w:cs="Arial"/>
          <w:color w:val="222222"/>
          <w:shd w:val="clear" w:color="auto" w:fill="FFFFFF"/>
        </w:rPr>
        <w:t>responsável</w:t>
      </w:r>
      <w:r w:rsidR="00A7727C">
        <w:rPr>
          <w:rFonts w:cs="Arial"/>
          <w:b/>
          <w:color w:val="222222"/>
          <w:shd w:val="clear" w:color="auto" w:fill="FFFFFF"/>
        </w:rPr>
        <w:t xml:space="preserve"> </w:t>
      </w:r>
      <w:r w:rsidR="00A7727C">
        <w:rPr>
          <w:rFonts w:cs="Arial"/>
          <w:color w:val="222222"/>
          <w:shd w:val="clear" w:color="auto" w:fill="FFFFFF"/>
        </w:rPr>
        <w:t xml:space="preserve">por permitir que usuário tenha acesso às vagas dos estacionamentos cadastrados. Por meio dele é possível pesquisar por estacionamentos, escolher vagas e obter o trajeto e navegação desde sua posição atual até a vaga desejada. O software foi </w:t>
      </w:r>
      <w:r w:rsidR="00A7727C">
        <w:rPr>
          <w:rFonts w:cs="Arial"/>
          <w:color w:val="222222"/>
          <w:shd w:val="clear" w:color="auto" w:fill="FFFFFF"/>
        </w:rPr>
        <w:lastRenderedPageBreak/>
        <w:t>c</w:t>
      </w:r>
      <w:r>
        <w:rPr>
          <w:rFonts w:cs="Arial"/>
          <w:color w:val="222222"/>
          <w:shd w:val="clear" w:color="auto" w:fill="FFFFFF"/>
        </w:rPr>
        <w:t>on</w:t>
      </w:r>
      <w:r w:rsidR="00A24D7D">
        <w:rPr>
          <w:rFonts w:cs="Arial"/>
          <w:color w:val="222222"/>
          <w:shd w:val="clear" w:color="auto" w:fill="FFFFFF"/>
        </w:rPr>
        <w:t>s</w:t>
      </w:r>
      <w:r>
        <w:rPr>
          <w:rFonts w:cs="Arial"/>
          <w:color w:val="222222"/>
          <w:shd w:val="clear" w:color="auto" w:fill="FFFFFF"/>
        </w:rPr>
        <w:t>truído</w:t>
      </w:r>
      <w:r w:rsidR="00A7727C">
        <w:rPr>
          <w:rFonts w:cs="Arial"/>
          <w:color w:val="222222"/>
          <w:shd w:val="clear" w:color="auto" w:fill="FFFFFF"/>
        </w:rPr>
        <w:t xml:space="preserve"> usando a linguagem C# para o SO Android</w:t>
      </w:r>
      <w:r>
        <w:rPr>
          <w:rFonts w:cs="Arial"/>
          <w:color w:val="222222"/>
          <w:shd w:val="clear" w:color="auto" w:fill="FFFFFF"/>
        </w:rPr>
        <w:t xml:space="preserve"> utilizando a plataforma de</w:t>
      </w:r>
      <w:r w:rsidR="00A7727C">
        <w:rPr>
          <w:rFonts w:cs="Arial"/>
          <w:color w:val="222222"/>
          <w:shd w:val="clear" w:color="auto" w:fill="FFFFFF"/>
        </w:rPr>
        <w:t xml:space="preserve"> </w:t>
      </w:r>
      <w:r w:rsidR="00A7727C" w:rsidRPr="00A7727C">
        <w:rPr>
          <w:rFonts w:cs="Arial"/>
          <w:color w:val="222222"/>
          <w:shd w:val="clear" w:color="auto" w:fill="FFFFFF"/>
        </w:rPr>
        <w:t>desenvolvimento de aplicativos móveis para criar nativos iOS, Android e Windows</w:t>
      </w:r>
      <w:r w:rsidR="00A7727C">
        <w:rPr>
          <w:rFonts w:cs="Arial"/>
          <w:color w:val="222222"/>
          <w:shd w:val="clear" w:color="auto" w:fill="FFFFFF"/>
        </w:rPr>
        <w:t xml:space="preserve"> chamada Xamarin. Ele faz uso da Web API para obter e manipular dados do usuário e dos estacionamento</w:t>
      </w:r>
      <w:r w:rsidR="00945043">
        <w:rPr>
          <w:rFonts w:cs="Arial"/>
          <w:color w:val="222222"/>
          <w:shd w:val="clear" w:color="auto" w:fill="FFFFFF"/>
        </w:rPr>
        <w:t>s</w:t>
      </w:r>
      <w:r w:rsidR="00A7727C">
        <w:rPr>
          <w:rFonts w:cs="Arial"/>
          <w:color w:val="222222"/>
          <w:shd w:val="clear" w:color="auto" w:fill="FFFFFF"/>
        </w:rPr>
        <w:t>.</w:t>
      </w:r>
      <w:bookmarkEnd w:id="0"/>
    </w:p>
    <w:p w14:paraId="40ABAD9B" w14:textId="1606F1E0" w:rsidR="007E627B" w:rsidRDefault="007E627B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s imagens a seguir representam a navegação de usuário que busca uma vaga em um estacionamento cadastrado:</w:t>
      </w:r>
    </w:p>
    <w:p w14:paraId="2379D347" w14:textId="5EE3DED3" w:rsidR="007E627B" w:rsidRDefault="007E627B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noProof/>
        </w:rPr>
        <w:drawing>
          <wp:inline distT="0" distB="0" distL="0" distR="0" wp14:anchorId="306753B0" wp14:editId="51344FBD">
            <wp:extent cx="2784459" cy="4572426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3494" cy="4587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82455" w14:textId="13A6DB8B" w:rsidR="007E627B" w:rsidRPr="007E627B" w:rsidRDefault="007E627B" w:rsidP="00AE3B9F">
      <w:pPr>
        <w:pStyle w:val="Palavras-chave"/>
        <w:spacing w:after="0" w:line="360" w:lineRule="auto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 w:rsidRPr="007E627B">
        <w:rPr>
          <w:rFonts w:cs="Arial"/>
          <w:b/>
          <w:color w:val="222222"/>
          <w:shd w:val="clear" w:color="auto" w:fill="FFFFFF"/>
        </w:rPr>
        <w:t>Figura</w:t>
      </w:r>
      <w:r>
        <w:rPr>
          <w:rFonts w:cs="Arial"/>
          <w:b/>
          <w:color w:val="222222"/>
          <w:shd w:val="clear" w:color="auto" w:fill="FFFFFF"/>
        </w:rPr>
        <w:t>: Tela de Cadastro do Usuário: recebe informações do perfil do usuário.</w:t>
      </w:r>
    </w:p>
    <w:p w14:paraId="5E013F7A" w14:textId="35C15D83" w:rsidR="0063605C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5E5ECE94" wp14:editId="6F208F71">
            <wp:extent cx="2574758" cy="4234044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7799" cy="43048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2D4AF2" w14:textId="0E8E2916" w:rsidR="007E627B" w:rsidRDefault="007E627B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Tela de Logon: o usuário entra com o email e senha anteriormente cadastrados.</w:t>
      </w:r>
    </w:p>
    <w:p w14:paraId="073A9F9C" w14:textId="7ECADA80" w:rsidR="007E627B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52BE5227" wp14:editId="4EB5F694">
            <wp:extent cx="2767263" cy="4550611"/>
            <wp:effectExtent l="0" t="0" r="0" b="254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2914" cy="46092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2D5277" w14:textId="74063FEC" w:rsidR="007E627B" w:rsidRDefault="007E627B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Tela Principal: mostra a localização atual do usuário. Permite a pesquisa de estacionamentos.</w:t>
      </w:r>
    </w:p>
    <w:p w14:paraId="60908235" w14:textId="22E01B80" w:rsidR="007E627B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700F2D64" wp14:editId="582F7817">
            <wp:extent cx="2911642" cy="4788034"/>
            <wp:effectExtent l="0" t="0" r="3175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9903" cy="4818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8BB4BA" w14:textId="353A2B75" w:rsidR="007E627B" w:rsidRDefault="007E627B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O usuário pesquisa por um estacionamento.</w:t>
      </w:r>
    </w:p>
    <w:p w14:paraId="47C16E29" w14:textId="77777777" w:rsidR="007E627B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517FD6C3" wp14:editId="6F9C45D9">
            <wp:extent cx="3007895" cy="4946316"/>
            <wp:effectExtent l="0" t="0" r="2540" b="6985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8323" cy="49634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F0EA19" w14:textId="45F8BAC9" w:rsidR="007E627B" w:rsidRDefault="007E627B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Figura: </w:t>
      </w:r>
      <w:r w:rsidR="008D181F">
        <w:rPr>
          <w:rFonts w:cs="Arial"/>
          <w:b/>
          <w:color w:val="222222"/>
          <w:shd w:val="clear" w:color="auto" w:fill="FFFFFF"/>
        </w:rPr>
        <w:t>O</w:t>
      </w:r>
      <w:r>
        <w:rPr>
          <w:rFonts w:cs="Arial"/>
          <w:b/>
          <w:color w:val="222222"/>
          <w:shd w:val="clear" w:color="auto" w:fill="FFFFFF"/>
        </w:rPr>
        <w:t xml:space="preserve"> aplicativo busca na Web API pelo termo de pesquisa informad</w:t>
      </w:r>
      <w:r w:rsidR="00310937">
        <w:rPr>
          <w:rFonts w:cs="Arial"/>
          <w:b/>
          <w:color w:val="222222"/>
          <w:shd w:val="clear" w:color="auto" w:fill="FFFFFF"/>
        </w:rPr>
        <w:t>o</w:t>
      </w:r>
      <w:r>
        <w:rPr>
          <w:rFonts w:cs="Arial"/>
          <w:b/>
          <w:color w:val="222222"/>
          <w:shd w:val="clear" w:color="auto" w:fill="FFFFFF"/>
        </w:rPr>
        <w:t>. Retorna a localização do estacionamento que corresponde à pesquisa.</w:t>
      </w:r>
    </w:p>
    <w:p w14:paraId="21706687" w14:textId="701A202F" w:rsidR="00310937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648F35F4" wp14:editId="19B31227">
            <wp:extent cx="3056021" cy="5025458"/>
            <wp:effectExtent l="0" t="0" r="0" b="381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1452" cy="50672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518E6E" w14:textId="076B96E1" w:rsidR="00310937" w:rsidRDefault="00310937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Visão Geral das vagas do estacionamento pesquisado.</w:t>
      </w:r>
    </w:p>
    <w:p w14:paraId="094A1D52" w14:textId="77777777" w:rsidR="00310937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2401042C" wp14:editId="6C01804D">
            <wp:extent cx="3056021" cy="5025457"/>
            <wp:effectExtent l="0" t="0" r="0" b="381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5539" cy="5057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63C417" w14:textId="7391421E" w:rsidR="00310937" w:rsidRDefault="00310937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 O usuário toca na vaga desejada. O aplicativo calcula a rota desde a posição atual do usuário até a vaga desejada passando pela entrada do estacionamento</w:t>
      </w:r>
      <w:r w:rsidR="008D181F">
        <w:rPr>
          <w:rFonts w:cs="Arial"/>
          <w:b/>
          <w:color w:val="222222"/>
          <w:shd w:val="clear" w:color="auto" w:fill="FFFFFF"/>
        </w:rPr>
        <w:t>.</w:t>
      </w:r>
    </w:p>
    <w:p w14:paraId="41466C1E" w14:textId="77777777" w:rsidR="008D181F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14549685" wp14:editId="3A4D0D66">
            <wp:extent cx="2983832" cy="4906746"/>
            <wp:effectExtent l="0" t="0" r="7620" b="825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7138" cy="49286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89B171" w14:textId="69A8D1BF" w:rsidR="008D181F" w:rsidRDefault="008D181F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O usuário habilita o Modo de Direção. A câmera é posicionada então o tempo todo atrás da posição do usuário à 45º do chão.</w:t>
      </w:r>
    </w:p>
    <w:p w14:paraId="2A4E55B7" w14:textId="77777777" w:rsidR="008D181F" w:rsidRDefault="0063605C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13C89698" wp14:editId="2802EE39">
            <wp:extent cx="3152274" cy="5183735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6240" cy="52067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7051C" w14:textId="2B7562B6" w:rsidR="008D181F" w:rsidRDefault="008D181F" w:rsidP="00EC73E8">
      <w:pPr>
        <w:pStyle w:val="Palavras-chave"/>
        <w:ind w:left="708" w:firstLine="708"/>
        <w:jc w:val="both"/>
        <w:rPr>
          <w:rFonts w:cs="Arial"/>
          <w:b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>Figura: Sendo a vaga ocupada, os sensores instalados avisam a Web API. O aplicativo rastreia a ocupação e questiona o usuário se foi ele quem ocupou. Caso sim, a vaga some do mapa enquanto estiver ocupada. Caso não, o aplicativo sugere e orienta o usuário para outra vaga.</w:t>
      </w:r>
    </w:p>
    <w:p w14:paraId="5D38F9AA" w14:textId="1A3B1590" w:rsidR="00EC73E8" w:rsidRDefault="0063605C" w:rsidP="00EC73E8">
      <w:pPr>
        <w:pStyle w:val="Palavras-chave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 </w:t>
      </w:r>
      <w:r w:rsidR="00945043">
        <w:rPr>
          <w:rFonts w:cs="Arial"/>
          <w:b/>
          <w:color w:val="222222"/>
          <w:shd w:val="clear" w:color="auto" w:fill="FFFFFF"/>
        </w:rPr>
        <w:t>Cliente Monitor de Vagas</w:t>
      </w:r>
      <w:r w:rsidR="00945043">
        <w:rPr>
          <w:rFonts w:cs="Arial"/>
          <w:b/>
          <w:color w:val="222222"/>
          <w:shd w:val="clear" w:color="auto" w:fill="FFFFFF"/>
        </w:rPr>
        <w:t xml:space="preserve">: </w:t>
      </w:r>
      <w:r w:rsidR="00945043">
        <w:rPr>
          <w:rFonts w:cs="Arial"/>
          <w:color w:val="222222"/>
          <w:shd w:val="clear" w:color="auto" w:fill="FFFFFF"/>
        </w:rPr>
        <w:t xml:space="preserve"> programa responsável por receber os dados de ocupação de vagas do circuito montado com o Arduíno conectado via porta serial à um computador. As informações como estados dos sensores de proximidade conectados no Arduino são enviadas no formato XML para o Monitor de Vagas. Constantemente, o monitor envia os dados das vagas para a API. Desta forma, o monitor é o principal responsável por informar a ocupação ou liberação das vagas à Web API.</w:t>
      </w:r>
      <w:r w:rsidR="00EC73E8">
        <w:rPr>
          <w:rFonts w:cs="Arial"/>
          <w:color w:val="222222"/>
          <w:shd w:val="clear" w:color="auto" w:fill="FFFFFF"/>
        </w:rPr>
        <w:t xml:space="preserve"> A seguir pode ser visto uma imagem do programa em funcionamento.</w:t>
      </w:r>
    </w:p>
    <w:p w14:paraId="5CC06611" w14:textId="6914C791" w:rsidR="00BB3678" w:rsidRDefault="00BB3678" w:rsidP="00D437CE">
      <w:pPr>
        <w:pStyle w:val="Palavras-chave"/>
        <w:ind w:left="708" w:firstLine="708"/>
        <w:jc w:val="center"/>
        <w:rPr>
          <w:rFonts w:cs="Arial"/>
          <w:color w:val="222222"/>
          <w:shd w:val="clear" w:color="auto" w:fill="FFFFFF"/>
        </w:rPr>
      </w:pPr>
      <w:bookmarkStart w:id="1" w:name="_GoBack"/>
      <w:bookmarkEnd w:id="1"/>
      <w:r>
        <w:rPr>
          <w:noProof/>
        </w:rPr>
        <w:lastRenderedPageBreak/>
        <w:drawing>
          <wp:inline distT="0" distB="0" distL="0" distR="0" wp14:anchorId="24005498" wp14:editId="3BBA1A7E">
            <wp:extent cx="2324100" cy="394335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324100" cy="3943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4D715" w14:textId="1B5B712E" w:rsidR="00945043" w:rsidRPr="00AE3B9F" w:rsidRDefault="00EC73E8" w:rsidP="00EC73E8">
      <w:pPr>
        <w:pStyle w:val="Palavras-chave"/>
        <w:ind w:left="708"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No Monitor de Vagas são configurados a porta de comunicação serial que será utilizada para se comunicar com o Arduino e a relação Nº Vaga do sensor x ID Vaga na Web API. O progresso de cada requisição e mudanças de estado das vagas podem ser vistos na caixa de texto inferior.</w:t>
      </w:r>
    </w:p>
    <w:p w14:paraId="44FBE254" w14:textId="77777777" w:rsidR="00C9615D" w:rsidRDefault="00945043" w:rsidP="00C9615D">
      <w:pPr>
        <w:pStyle w:val="Palavras-chave"/>
        <w:spacing w:after="0" w:line="360" w:lineRule="auto"/>
        <w:ind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b/>
          <w:color w:val="222222"/>
          <w:shd w:val="clear" w:color="auto" w:fill="FFFFFF"/>
        </w:rPr>
        <w:t xml:space="preserve">Circuito de Sensores de Vagas: </w:t>
      </w:r>
      <w:r>
        <w:rPr>
          <w:rFonts w:cs="Arial"/>
          <w:color w:val="222222"/>
          <w:shd w:val="clear" w:color="auto" w:fill="FFFFFF"/>
        </w:rPr>
        <w:t>este circuito é responsável por receber dados dos sensores de proximidade</w:t>
      </w:r>
      <w:r w:rsidR="005329DD">
        <w:rPr>
          <w:rFonts w:cs="Arial"/>
          <w:color w:val="222222"/>
          <w:shd w:val="clear" w:color="auto" w:fill="FFFFFF"/>
        </w:rPr>
        <w:t xml:space="preserve"> TCRT 5000</w:t>
      </w:r>
      <w:r>
        <w:rPr>
          <w:rFonts w:cs="Arial"/>
          <w:color w:val="222222"/>
          <w:shd w:val="clear" w:color="auto" w:fill="FFFFFF"/>
        </w:rPr>
        <w:t xml:space="preserve"> conectados às vagas de estacionamento. Os sensores são conectados às portas analógicas do microcontrolador Arduino</w:t>
      </w:r>
      <w:r w:rsidR="0069525D">
        <w:rPr>
          <w:rFonts w:cs="Arial"/>
          <w:color w:val="222222"/>
          <w:shd w:val="clear" w:color="auto" w:fill="FFFFFF"/>
        </w:rPr>
        <w:t xml:space="preserve"> sendo esse, capaz de gerenciar até seis sensores de proximidade.</w:t>
      </w:r>
      <w:r>
        <w:rPr>
          <w:rFonts w:cs="Arial"/>
          <w:color w:val="222222"/>
          <w:shd w:val="clear" w:color="auto" w:fill="FFFFFF"/>
        </w:rPr>
        <w:t xml:space="preserve"> O microcontrolador </w:t>
      </w:r>
      <w:r w:rsidR="0069525D">
        <w:rPr>
          <w:rFonts w:cs="Arial"/>
          <w:color w:val="222222"/>
          <w:shd w:val="clear" w:color="auto" w:fill="FFFFFF"/>
        </w:rPr>
        <w:t>encapsula as informações dos sensores em um envelope XML e o envia pela porta serial para o computador que executa o Monitor de Vagas. A seguir é apresentado o esquemático do circuito:</w:t>
      </w:r>
    </w:p>
    <w:p w14:paraId="0C676620" w14:textId="7D4B189B" w:rsidR="005329DD" w:rsidRDefault="005329DD" w:rsidP="00C9615D">
      <w:pPr>
        <w:pStyle w:val="Palavras-chave"/>
        <w:spacing w:after="0" w:line="360" w:lineRule="auto"/>
        <w:ind w:firstLine="708"/>
        <w:jc w:val="center"/>
        <w:rPr>
          <w:rFonts w:cs="Arial"/>
          <w:color w:val="222222"/>
          <w:shd w:val="clear" w:color="auto" w:fill="FFFFFF"/>
        </w:rPr>
      </w:pPr>
      <w:r>
        <w:rPr>
          <w:noProof/>
        </w:rPr>
        <w:lastRenderedPageBreak/>
        <w:drawing>
          <wp:inline distT="0" distB="0" distL="0" distR="0" wp14:anchorId="658129E6" wp14:editId="62435814">
            <wp:extent cx="4772025" cy="2601678"/>
            <wp:effectExtent l="0" t="0" r="0" b="825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8137" cy="2605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A63169" w14:textId="25279052" w:rsidR="005329DD" w:rsidRDefault="005329DD" w:rsidP="00C9615D">
      <w:pPr>
        <w:pStyle w:val="Palavras-chave"/>
        <w:spacing w:after="0" w:line="360" w:lineRule="auto"/>
        <w:ind w:firstLine="708"/>
        <w:jc w:val="both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 xml:space="preserve">Neste esquemático, o sensor </w:t>
      </w:r>
      <w:r>
        <w:rPr>
          <w:rFonts w:cs="Arial"/>
          <w:color w:val="222222"/>
          <w:shd w:val="clear" w:color="auto" w:fill="FFFFFF"/>
        </w:rPr>
        <w:t>TCRT 5000</w:t>
      </w:r>
      <w:r>
        <w:rPr>
          <w:rFonts w:cs="Arial"/>
          <w:color w:val="222222"/>
          <w:shd w:val="clear" w:color="auto" w:fill="FFFFFF"/>
        </w:rPr>
        <w:t xml:space="preserve"> é conectado à porta analógica A0 do Arduino.</w:t>
      </w:r>
      <w:r w:rsidR="00C9615D">
        <w:rPr>
          <w:rFonts w:cs="Arial"/>
          <w:color w:val="222222"/>
          <w:shd w:val="clear" w:color="auto" w:fill="FFFFFF"/>
        </w:rPr>
        <w:t xml:space="preserve"> A</w:t>
      </w:r>
      <w:r w:rsidR="00C9615D" w:rsidRPr="00C9615D">
        <w:rPr>
          <w:rFonts w:cs="Arial"/>
          <w:color w:val="222222"/>
          <w:shd w:val="clear" w:color="auto" w:fill="FFFFFF"/>
        </w:rPr>
        <w:t>s portas de 2 até 6</w:t>
      </w:r>
      <w:r w:rsidR="00C9615D">
        <w:rPr>
          <w:rFonts w:cs="Arial"/>
          <w:color w:val="222222"/>
          <w:shd w:val="clear" w:color="auto" w:fill="FFFFFF"/>
        </w:rPr>
        <w:t xml:space="preserve"> são ligadas</w:t>
      </w:r>
      <w:r w:rsidR="00C9615D" w:rsidRPr="00C9615D">
        <w:rPr>
          <w:rFonts w:cs="Arial"/>
          <w:color w:val="222222"/>
          <w:shd w:val="clear" w:color="auto" w:fill="FFFFFF"/>
        </w:rPr>
        <w:t xml:space="preserve"> na forma de um vetor de 5 bits para corresponder a sensibilidade do controlador. </w:t>
      </w:r>
      <w:r w:rsidR="00C9615D">
        <w:rPr>
          <w:rFonts w:cs="Arial"/>
          <w:color w:val="222222"/>
          <w:shd w:val="clear" w:color="auto" w:fill="FFFFFF"/>
        </w:rPr>
        <w:t>A</w:t>
      </w:r>
      <w:r w:rsidR="00C9615D" w:rsidRPr="00C9615D">
        <w:rPr>
          <w:rFonts w:cs="Arial"/>
          <w:color w:val="222222"/>
          <w:shd w:val="clear" w:color="auto" w:fill="FFFFFF"/>
        </w:rPr>
        <w:t>s portas de 7 até 9</w:t>
      </w:r>
      <w:r w:rsidR="00C9615D">
        <w:rPr>
          <w:rFonts w:cs="Arial"/>
          <w:color w:val="222222"/>
          <w:shd w:val="clear" w:color="auto" w:fill="FFFFFF"/>
        </w:rPr>
        <w:t xml:space="preserve"> são ligadas</w:t>
      </w:r>
      <w:r w:rsidR="00C9615D" w:rsidRPr="00C9615D">
        <w:rPr>
          <w:rFonts w:cs="Arial"/>
          <w:color w:val="222222"/>
          <w:shd w:val="clear" w:color="auto" w:fill="FFFFFF"/>
        </w:rPr>
        <w:t xml:space="preserve"> na forma de um vetor de 3 bits para corresponder à quantidade de sensores</w:t>
      </w:r>
      <w:r w:rsidR="00C9615D">
        <w:rPr>
          <w:rFonts w:cs="Arial"/>
          <w:color w:val="222222"/>
          <w:shd w:val="clear" w:color="auto" w:fill="FFFFFF"/>
        </w:rPr>
        <w:t xml:space="preserve"> conectados à placa</w:t>
      </w:r>
      <w:r w:rsidR="00C9615D" w:rsidRPr="00C9615D">
        <w:rPr>
          <w:rFonts w:cs="Arial"/>
          <w:color w:val="222222"/>
          <w:shd w:val="clear" w:color="auto" w:fill="FFFFFF"/>
        </w:rPr>
        <w:t xml:space="preserve">. </w:t>
      </w:r>
      <w:r w:rsidR="00C9615D">
        <w:rPr>
          <w:rFonts w:cs="Arial"/>
          <w:color w:val="222222"/>
          <w:shd w:val="clear" w:color="auto" w:fill="FFFFFF"/>
        </w:rPr>
        <w:t>Até 6 sensores podem ser ligados às portas analógicas e c</w:t>
      </w:r>
      <w:r w:rsidR="00C9615D" w:rsidRPr="00C9615D">
        <w:rPr>
          <w:rFonts w:cs="Arial"/>
          <w:color w:val="222222"/>
          <w:shd w:val="clear" w:color="auto" w:fill="FFFFFF"/>
        </w:rPr>
        <w:t>ada porta analógica do Arduino corresponde à uma vaga. No máximo 6 vagas podem ser gerenciadas sem multiplexação</w:t>
      </w:r>
      <w:r w:rsidR="00C9615D">
        <w:rPr>
          <w:rFonts w:cs="Arial"/>
          <w:color w:val="222222"/>
          <w:shd w:val="clear" w:color="auto" w:fill="FFFFFF"/>
        </w:rPr>
        <w:t>.</w:t>
      </w:r>
    </w:p>
    <w:p w14:paraId="7DC21136" w14:textId="61F86935" w:rsidR="00C9615D" w:rsidRPr="00945043" w:rsidRDefault="005329DD" w:rsidP="00C9615D">
      <w:pPr>
        <w:pStyle w:val="Palavras-chave"/>
        <w:spacing w:after="0" w:line="360" w:lineRule="auto"/>
        <w:ind w:firstLine="708"/>
        <w:jc w:val="center"/>
        <w:rPr>
          <w:rFonts w:cs="Arial"/>
          <w:color w:val="222222"/>
          <w:shd w:val="clear" w:color="auto" w:fill="FFFFFF"/>
        </w:rPr>
      </w:pPr>
      <w:r>
        <w:rPr>
          <w:rFonts w:cs="Arial"/>
          <w:color w:val="222222"/>
          <w:shd w:val="clear" w:color="auto" w:fill="FFFFFF"/>
        </w:rPr>
        <w:t>A seguir é apresentado uma foto do circuito montado em uma protoboard:</w:t>
      </w:r>
      <w:r w:rsidR="00C9615D">
        <w:rPr>
          <w:noProof/>
        </w:rPr>
        <w:drawing>
          <wp:inline distT="0" distB="0" distL="0" distR="0" wp14:anchorId="3C56E161" wp14:editId="13F2C3FD">
            <wp:extent cx="3867150" cy="1762125"/>
            <wp:effectExtent l="0" t="0" r="0" b="9525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80" t="20197" r="9061" b="17527"/>
                    <a:stretch/>
                  </pic:blipFill>
                  <pic:spPr bwMode="auto">
                    <a:xfrm>
                      <a:off x="0" y="0"/>
                      <a:ext cx="3873281" cy="1764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8A7FC6" w14:textId="77777777" w:rsidR="00D42C86" w:rsidRPr="00F37614" w:rsidRDefault="00D42C86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78A14EA3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t>8 Bibliografia</w:t>
      </w:r>
      <w:r w:rsidR="00FB7AC0">
        <w:rPr>
          <w:rFonts w:cs="Arial"/>
          <w:b/>
        </w:rPr>
        <w:t xml:space="preserve"> (tá formatado no padrão da utf?)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 xml:space="preserve">: </w:t>
      </w:r>
      <w:r>
        <w:rPr>
          <w:rFonts w:ascii="Arial" w:hAnsi="Arial" w:cs="Arial"/>
          <w:noProof/>
          <w:sz w:val="24"/>
          <w:szCs w:val="24"/>
        </w:rPr>
        <w:lastRenderedPageBreak/>
        <w:t>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>G1, " ESTACIONAMENTO INTELIGENTE NA ESTANCIA TURISTICA DE 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C3BD95" w14:textId="77777777" w:rsidR="0033373B" w:rsidRDefault="0033373B" w:rsidP="006A27E6">
      <w:pPr>
        <w:spacing w:after="0" w:line="240" w:lineRule="auto"/>
      </w:pPr>
      <w:r>
        <w:separator/>
      </w:r>
    </w:p>
  </w:endnote>
  <w:endnote w:type="continuationSeparator" w:id="0">
    <w:p w14:paraId="3309A755" w14:textId="77777777" w:rsidR="0033373B" w:rsidRDefault="0033373B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CD02CF" w14:textId="77777777" w:rsidR="0033373B" w:rsidRDefault="0033373B" w:rsidP="006A27E6">
      <w:pPr>
        <w:spacing w:after="0" w:line="240" w:lineRule="auto"/>
      </w:pPr>
      <w:r>
        <w:separator/>
      </w:r>
    </w:p>
  </w:footnote>
  <w:footnote w:type="continuationSeparator" w:id="0">
    <w:p w14:paraId="4AB814CE" w14:textId="77777777" w:rsidR="0033373B" w:rsidRDefault="0033373B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D11DCE"/>
    <w:multiLevelType w:val="hybridMultilevel"/>
    <w:tmpl w:val="689CBCDE"/>
    <w:lvl w:ilvl="0" w:tplc="0F3EFADE">
      <w:start w:val="1"/>
      <w:numFmt w:val="decimal"/>
      <w:lvlText w:val="%1)"/>
      <w:lvlJc w:val="left"/>
      <w:pPr>
        <w:ind w:left="1854" w:hanging="360"/>
      </w:pPr>
      <w:rPr>
        <w:rFonts w:hint="default"/>
        <w:b/>
        <w:i/>
      </w:rPr>
    </w:lvl>
    <w:lvl w:ilvl="1" w:tplc="223A61D6">
      <w:start w:val="1"/>
      <w:numFmt w:val="decimal"/>
      <w:lvlText w:val="%2)"/>
      <w:lvlJc w:val="left"/>
      <w:pPr>
        <w:ind w:left="2574" w:hanging="360"/>
      </w:pPr>
      <w:rPr>
        <w:rFonts w:hint="default"/>
        <w:b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 w15:restartNumberingAfterBreak="0">
    <w:nsid w:val="230119A2"/>
    <w:multiLevelType w:val="multilevel"/>
    <w:tmpl w:val="C4C0AFA2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  <w:i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2" w15:restartNumberingAfterBreak="0">
    <w:nsid w:val="236A44BF"/>
    <w:multiLevelType w:val="multilevel"/>
    <w:tmpl w:val="285EFBC0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3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4" w15:restartNumberingAfterBreak="0">
    <w:nsid w:val="6A325BB4"/>
    <w:multiLevelType w:val="hybridMultilevel"/>
    <w:tmpl w:val="BA5CEC4E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07F31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9312C"/>
    <w:rsid w:val="002A00FD"/>
    <w:rsid w:val="002C28D4"/>
    <w:rsid w:val="002E00B0"/>
    <w:rsid w:val="00310937"/>
    <w:rsid w:val="003276F2"/>
    <w:rsid w:val="0033373B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329DD"/>
    <w:rsid w:val="00557DC1"/>
    <w:rsid w:val="00575DFC"/>
    <w:rsid w:val="005A42B1"/>
    <w:rsid w:val="005E0A0C"/>
    <w:rsid w:val="006076E7"/>
    <w:rsid w:val="00630845"/>
    <w:rsid w:val="0063605C"/>
    <w:rsid w:val="00646C59"/>
    <w:rsid w:val="0065333A"/>
    <w:rsid w:val="006838F9"/>
    <w:rsid w:val="00686774"/>
    <w:rsid w:val="00693AAC"/>
    <w:rsid w:val="0069525D"/>
    <w:rsid w:val="006A27E6"/>
    <w:rsid w:val="006A48A6"/>
    <w:rsid w:val="006A5E8F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7E627B"/>
    <w:rsid w:val="00802777"/>
    <w:rsid w:val="008034F9"/>
    <w:rsid w:val="00810E06"/>
    <w:rsid w:val="00827FE2"/>
    <w:rsid w:val="008401C8"/>
    <w:rsid w:val="00842C58"/>
    <w:rsid w:val="008566E8"/>
    <w:rsid w:val="008625EB"/>
    <w:rsid w:val="008676ED"/>
    <w:rsid w:val="00871146"/>
    <w:rsid w:val="008759D3"/>
    <w:rsid w:val="008833F1"/>
    <w:rsid w:val="008A2C94"/>
    <w:rsid w:val="008D0648"/>
    <w:rsid w:val="008D181F"/>
    <w:rsid w:val="008E1B91"/>
    <w:rsid w:val="008E2C83"/>
    <w:rsid w:val="00920460"/>
    <w:rsid w:val="00945043"/>
    <w:rsid w:val="00945E91"/>
    <w:rsid w:val="00955AF1"/>
    <w:rsid w:val="00973682"/>
    <w:rsid w:val="009752B1"/>
    <w:rsid w:val="00983458"/>
    <w:rsid w:val="009E058F"/>
    <w:rsid w:val="00A11433"/>
    <w:rsid w:val="00A120C8"/>
    <w:rsid w:val="00A24D7D"/>
    <w:rsid w:val="00A466A1"/>
    <w:rsid w:val="00A55CEA"/>
    <w:rsid w:val="00A61B82"/>
    <w:rsid w:val="00A63C5D"/>
    <w:rsid w:val="00A72702"/>
    <w:rsid w:val="00A74E2E"/>
    <w:rsid w:val="00A7727C"/>
    <w:rsid w:val="00AE3B9F"/>
    <w:rsid w:val="00AF1985"/>
    <w:rsid w:val="00B15D59"/>
    <w:rsid w:val="00B20B1B"/>
    <w:rsid w:val="00B439CA"/>
    <w:rsid w:val="00B73B19"/>
    <w:rsid w:val="00BA24EF"/>
    <w:rsid w:val="00BB3678"/>
    <w:rsid w:val="00C126F0"/>
    <w:rsid w:val="00C135E2"/>
    <w:rsid w:val="00C86388"/>
    <w:rsid w:val="00C9033A"/>
    <w:rsid w:val="00C9615D"/>
    <w:rsid w:val="00CA3B62"/>
    <w:rsid w:val="00CE291A"/>
    <w:rsid w:val="00D03F15"/>
    <w:rsid w:val="00D068DB"/>
    <w:rsid w:val="00D1660E"/>
    <w:rsid w:val="00D42C86"/>
    <w:rsid w:val="00D437CE"/>
    <w:rsid w:val="00D548AF"/>
    <w:rsid w:val="00D60939"/>
    <w:rsid w:val="00D623D6"/>
    <w:rsid w:val="00D648A3"/>
    <w:rsid w:val="00DC56C5"/>
    <w:rsid w:val="00DD285C"/>
    <w:rsid w:val="00DF665A"/>
    <w:rsid w:val="00E11CCA"/>
    <w:rsid w:val="00E4284A"/>
    <w:rsid w:val="00E56ADD"/>
    <w:rsid w:val="00E86549"/>
    <w:rsid w:val="00EA7F22"/>
    <w:rsid w:val="00EC73E8"/>
    <w:rsid w:val="00EE441E"/>
    <w:rsid w:val="00EF04A8"/>
    <w:rsid w:val="00F012A3"/>
    <w:rsid w:val="00F26055"/>
    <w:rsid w:val="00F37614"/>
    <w:rsid w:val="00F82FE6"/>
    <w:rsid w:val="00F85CF2"/>
    <w:rsid w:val="00F92795"/>
    <w:rsid w:val="00FA18E0"/>
    <w:rsid w:val="00FB5C58"/>
    <w:rsid w:val="00FB7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jpe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AEDEFF-F667-4D88-A791-E319A51123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0</Pages>
  <Words>2941</Words>
  <Characters>15885</Characters>
  <Application>Microsoft Office Word</Application>
  <DocSecurity>0</DocSecurity>
  <Lines>132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8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Vitor Vinicius Gomes da Silva</cp:lastModifiedBy>
  <cp:revision>2</cp:revision>
  <dcterms:created xsi:type="dcterms:W3CDTF">2017-12-02T23:10:00Z</dcterms:created>
  <dcterms:modified xsi:type="dcterms:W3CDTF">2017-12-02T2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